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4E62D81F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  <w:r w:rsidR="00A65850">
        <w:t xml:space="preserve"> beta </w:t>
      </w:r>
      <w:r w:rsidR="006E1BC5">
        <w:t>4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015383FD" w:rsidR="00B30660" w:rsidRPr="00CE6D1F" w:rsidRDefault="00951DB5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24EFC446" w:rsidR="00B30660" w:rsidRPr="00CE6D1F" w:rsidRDefault="006E1BC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4/24</w:t>
            </w:r>
          </w:p>
        </w:tc>
        <w:tc>
          <w:tcPr>
            <w:tcW w:w="4318" w:type="dxa"/>
          </w:tcPr>
          <w:p w14:paraId="703A86C8" w14:textId="404DFC6E" w:rsidR="00B30660" w:rsidRPr="00CE6D1F" w:rsidRDefault="006E1BC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Updated version</w:t>
            </w:r>
          </w:p>
        </w:tc>
        <w:tc>
          <w:tcPr>
            <w:tcW w:w="1599" w:type="dxa"/>
          </w:tcPr>
          <w:p w14:paraId="10518E6F" w14:textId="3604C9CB" w:rsidR="00B30660" w:rsidRPr="00CE6D1F" w:rsidRDefault="006E1BC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61FC0E6F" w:rsidR="0032769C" w:rsidRPr="00CE6D1F" w:rsidRDefault="0032769C" w:rsidP="0032769C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48DA5B1" w14:textId="57A7CA51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491A1A38" w14:textId="25235605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096CA28D" w14:textId="0EAEC659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B34305" w:rsidRDefault="00B34305" w:rsidP="0032769C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4B3467" w:rsidRDefault="004B3467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4B3467" w:rsidRDefault="004B346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07073C" w:rsidRDefault="0007073C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07073C" w:rsidRDefault="0007073C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4A50D9" w:rsidRDefault="004A50D9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23448A93" w14:textId="36F3C634" w:rsidR="00BA37CC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491230" w:history="1">
            <w:r w:rsidR="00BA37CC" w:rsidRPr="009260C5">
              <w:rPr>
                <w:rStyle w:val="Hyperlink"/>
                <w:noProof/>
              </w:rPr>
              <w:t>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0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784EFFD" w14:textId="61582582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1" w:history="1">
            <w:r w:rsidR="00BA37CC" w:rsidRPr="009260C5">
              <w:rPr>
                <w:rStyle w:val="Hyperlink"/>
                <w:noProof/>
              </w:rPr>
              <w:t>Using 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1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1F7746E" w14:textId="153EADF2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2" w:history="1">
            <w:r w:rsidR="00BA37CC" w:rsidRPr="009260C5">
              <w:rPr>
                <w:rStyle w:val="Hyperlink"/>
                <w:noProof/>
              </w:rPr>
              <w:t>Subendocardial viability ratio (SEVR)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2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4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D3A90A7" w14:textId="06B4644B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3" w:history="1">
            <w:r w:rsidR="00BA37CC" w:rsidRPr="009260C5">
              <w:rPr>
                <w:rStyle w:val="Hyperlink"/>
                <w:noProof/>
              </w:rPr>
              <w:t>Wave intensit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3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7ACC37B2" w14:textId="06EFFCE3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4" w:history="1">
            <w:r w:rsidR="00BA37CC" w:rsidRPr="009260C5">
              <w:rPr>
                <w:rStyle w:val="Hyperlink"/>
                <w:noProof/>
              </w:rPr>
              <w:t>Backward and forward pressure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4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781B090" w14:textId="6D9E77BC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5" w:history="1">
            <w:r w:rsidR="00BA37CC" w:rsidRPr="009260C5">
              <w:rPr>
                <w:rStyle w:val="Hyperlink"/>
                <w:noProof/>
              </w:rPr>
              <w:t>Known problem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5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55F3265" w14:textId="5DC33473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6" w:history="1">
            <w:r w:rsidR="00BA37CC" w:rsidRPr="009260C5">
              <w:rPr>
                <w:rStyle w:val="Hyperlink"/>
                <w:noProof/>
              </w:rPr>
              <w:t>Data dictionar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6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6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01D1B5F" w14:textId="25513E08" w:rsidR="00BA37C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7" w:history="1">
            <w:r w:rsidR="00BA37CC" w:rsidRPr="009260C5">
              <w:rPr>
                <w:rStyle w:val="Hyperlink"/>
                <w:noProof/>
              </w:rPr>
              <w:t>Reference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7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7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4496A2E6" w14:textId="65DB25C3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3449123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2F9968B5" w:rsidR="008C68DE" w:rsidRDefault="00A65850" w:rsidP="00691735">
      <w:r>
        <w:t>bpp_Res2.m is</w:t>
      </w:r>
      <w:r w:rsidR="008C68DE" w:rsidRPr="00CE6D1F">
        <w:t xml:space="preserve"> a matlab script that calculates reservoir and excess pressure </w:t>
      </w:r>
      <w:r>
        <w:t xml:space="preserve">for BP+ 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cor©</w:t>
      </w:r>
      <w:r w:rsidR="00C745B3">
        <w:noBreakHyphen/>
      </w:r>
      <w:r w:rsidR="00B357AE">
        <w:t>derived files</w:t>
      </w:r>
      <w:r>
        <w:t>, and similar to that used in the Sphygmocor-reservoir matlab scripts (</w:t>
      </w:r>
      <w:hyperlink r:id="rId10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  <w:r>
        <w:t>Note that a</w:t>
      </w:r>
      <w:r w:rsidR="00691735">
        <w:t>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paper by Davies et al</w:t>
      </w:r>
      <w:r w:rsidR="00691735">
        <w:t>.</w:t>
      </w:r>
      <w:r w:rsidR="00C745B3">
        <w:t xml:space="preserve"> 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34491231"/>
      <w:r w:rsidRPr="00CE6D1F">
        <w:rPr>
          <w:rFonts w:ascii="Arial Nova" w:hAnsi="Arial Nova"/>
        </w:rPr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 w:rsidRPr="00C745B3">
        <w:rPr>
          <w:color w:val="0070C0"/>
        </w:rPr>
        <w:t>BPPdata</w:t>
      </w:r>
    </w:p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271E202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>
        <w:rPr>
          <w:color w:val="0070C0"/>
        </w:rPr>
        <w:t>bpp</w:t>
      </w:r>
      <w:r w:rsidR="003B01F4">
        <w:rPr>
          <w:color w:val="0070C0"/>
        </w:rPr>
        <w:t>_</w:t>
      </w:r>
      <w:r w:rsidR="00A65850">
        <w:rPr>
          <w:color w:val="0070C0"/>
        </w:rPr>
        <w:t>Res2</w:t>
      </w:r>
      <w:r w:rsidR="00C745B3" w:rsidRPr="00C745B3">
        <w:rPr>
          <w:color w:val="0070C0"/>
        </w:rPr>
        <w:t xml:space="preserve"> 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06ACB902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111"/>
      </w:tblGrid>
      <w:tr w:rsidR="00A65850" w14:paraId="52AD4C99" w14:textId="77777777" w:rsidTr="00A65850">
        <w:tc>
          <w:tcPr>
            <w:tcW w:w="4678" w:type="dxa"/>
          </w:tcPr>
          <w:p w14:paraId="3A9F1DA6" w14:textId="3197152A" w:rsidR="00A65850" w:rsidRDefault="00A65850" w:rsidP="00336CEE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AF8BAD2" wp14:editId="02AEEFB8">
                  <wp:extent cx="1922917" cy="1442720"/>
                  <wp:effectExtent l="0" t="0" r="1270" b="508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45240" cy="14594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11" w:type="dxa"/>
          </w:tcPr>
          <w:p w14:paraId="0541482B" w14:textId="37262BA7" w:rsidR="00A65850" w:rsidRDefault="00A65850" w:rsidP="00336CEE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8B6B466" wp14:editId="2FEFE597">
                  <wp:extent cx="1628775" cy="1222032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58316" cy="12441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65850" w14:paraId="7F535DD5" w14:textId="77777777" w:rsidTr="00A65850">
        <w:tc>
          <w:tcPr>
            <w:tcW w:w="4678" w:type="dxa"/>
          </w:tcPr>
          <w:p w14:paraId="2EAE7D1A" w14:textId="24C8CA3D" w:rsidR="00A65850" w:rsidRDefault="00A65850" w:rsidP="00336CEE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C28528F" wp14:editId="1CC12D51">
                  <wp:extent cx="1853515" cy="1390650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6009" cy="14225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11" w:type="dxa"/>
          </w:tcPr>
          <w:p w14:paraId="77022117" w14:textId="0AE47B85" w:rsidR="00A65850" w:rsidRDefault="00A65850" w:rsidP="00336CEE">
            <w:pPr>
              <w:jc w:val="center"/>
              <w:rPr>
                <w:noProof/>
                <w:lang w:eastAsia="en-GB"/>
              </w:rPr>
            </w:pPr>
            <w:r>
              <w:rPr>
                <w:noProof/>
              </w:rPr>
              <w:drawing>
                <wp:inline distT="0" distB="0" distL="0" distR="0" wp14:anchorId="75AD71B1" wp14:editId="5BBDEEE3">
                  <wp:extent cx="1676400" cy="1257764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9655" cy="126770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5E81B2" w14:textId="260DD91B" w:rsidR="00B71DE2" w:rsidRPr="00CE6D1F" w:rsidRDefault="00B71DE2" w:rsidP="00336CEE">
      <w:pPr>
        <w:jc w:val="center"/>
      </w:pPr>
    </w:p>
    <w:p w14:paraId="7BA2459A" w14:textId="30699B31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 w:rsidR="00A65850">
        <w:rPr>
          <w:i/>
          <w:color w:val="0070C0"/>
        </w:rPr>
        <w:t xml:space="preserve">bpp_Res2.m 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  <w:rPr>
          <w:rFonts w:ascii="Arial Nova" w:hAnsi="Arial Nova"/>
        </w:rPr>
      </w:pPr>
      <w:bookmarkStart w:id="2" w:name="_Toc34491232"/>
      <w:r w:rsidRPr="00C2060C">
        <w:rPr>
          <w:rFonts w:ascii="Arial Nova" w:hAnsi="Arial Nova"/>
        </w:rPr>
        <w:lastRenderedPageBreak/>
        <w:t>Subendocardial viability ratio (SEVR)</w:t>
      </w:r>
      <w:bookmarkEnd w:id="2"/>
    </w:p>
    <w:p w14:paraId="6CF10ED6" w14:textId="4B5E2F32" w:rsidR="00C2060C" w:rsidRDefault="00C2060C" w:rsidP="00C2060C">
      <w:pPr>
        <w:jc w:val="center"/>
      </w:pPr>
      <w:r>
        <w:rPr>
          <w:noProof/>
          <w:lang w:eastAsia="en-GB"/>
        </w:rPr>
        <w:drawing>
          <wp:inline distT="0" distB="0" distL="0" distR="0" wp14:anchorId="38ECEC12" wp14:editId="1831B3DC">
            <wp:extent cx="3943350" cy="301525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9436" cy="30199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B8777" w14:textId="250443CB" w:rsidR="00645922" w:rsidRDefault="00645922" w:rsidP="00B71DE2">
      <w:r>
        <w:t>SEVR (aka Buckberg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r w:rsidR="00040781" w:rsidRPr="00040781">
        <w:rPr>
          <w:rFonts w:ascii="Times New Roman" w:hAnsi="Times New Roman" w:cs="Times New Roman"/>
        </w:rPr>
        <w:t>dp/dt</w:t>
      </w:r>
      <w:r w:rsidR="00040781">
        <w:t xml:space="preserve"> marks the end of systole, not the dicrotic notch</w:t>
      </w:r>
      <w:r w:rsidR="00C2060C">
        <w:t xml:space="preserve"> (Figure 2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3" w:name="_Toc34491233"/>
      <w:r w:rsidRPr="00596BE4">
        <w:rPr>
          <w:rFonts w:ascii="Arial Nova" w:hAnsi="Arial Nova"/>
        </w:rPr>
        <w:t>Wave intensity</w:t>
      </w:r>
      <w:bookmarkEnd w:id="3"/>
    </w:p>
    <w:p w14:paraId="6C43C75F" w14:textId="28310178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</w:t>
      </w:r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>is known then wave intensity can be estimated on the basis of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r w:rsidR="003D3255" w:rsidRPr="003D3255">
        <w:rPr>
          <w:rFonts w:cs="Times New Roman"/>
        </w:rPr>
        <w:t xml:space="preserve">medRxiv 2020.01.22.20018457; doi: </w:t>
      </w:r>
      <w:hyperlink r:id="rId17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4" w:name="_Toc34491234"/>
      <w:r w:rsidRPr="00CF23CD">
        <w:rPr>
          <w:rFonts w:ascii="Arial Nova" w:hAnsi="Arial Nova"/>
        </w:rPr>
        <w:t>Backward and forward pressure</w:t>
      </w:r>
      <w:bookmarkEnd w:id="4"/>
      <w:r w:rsidRPr="00CF23CD">
        <w:rPr>
          <w:rFonts w:ascii="Arial Nova" w:hAnsi="Arial Nova"/>
        </w:rPr>
        <w:t xml:space="preserve"> </w:t>
      </w:r>
    </w:p>
    <w:p w14:paraId="415606F5" w14:textId="469B06BE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>NB THESE MEASURES ARE EXPERIMENTAL</w:t>
      </w:r>
    </w:p>
    <w:p w14:paraId="1C55AF7C" w14:textId="4610EDB1" w:rsidR="00CF23CD" w:rsidRDefault="00CF23CD" w:rsidP="00B71DE2">
      <w:r>
        <w:lastRenderedPageBreak/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>which 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5730BA84" w:rsidR="00645922" w:rsidRDefault="00645922" w:rsidP="00B71DE2"/>
    <w:p w14:paraId="037043FB" w14:textId="3F71502C" w:rsidR="00645922" w:rsidRPr="00645922" w:rsidRDefault="00645922" w:rsidP="00645922">
      <w:pPr>
        <w:pStyle w:val="Heading1"/>
        <w:rPr>
          <w:rFonts w:ascii="Arial Nova" w:hAnsi="Arial Nova"/>
        </w:rPr>
      </w:pPr>
      <w:bookmarkStart w:id="5" w:name="_Toc34491235"/>
      <w:r w:rsidRPr="00645922">
        <w:rPr>
          <w:rFonts w:ascii="Arial Nova" w:hAnsi="Arial Nova"/>
        </w:rPr>
        <w:t>Known problems</w:t>
      </w:r>
      <w:bookmarkEnd w:id="5"/>
    </w:p>
    <w:p w14:paraId="2B63E6FB" w14:textId="5B970532" w:rsidR="00645922" w:rsidRDefault="00645922" w:rsidP="00645922">
      <w:r>
        <w:t xml:space="preserve">Occasionally, as part of the wave intensity routine, MATLAB </w:t>
      </w:r>
      <w:r w:rsidR="00BA37CC">
        <w:t>may</w:t>
      </w:r>
      <w:r>
        <w:t xml:space="preserve"> return a warning message: </w:t>
      </w:r>
    </w:p>
    <w:p w14:paraId="32A0F43D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MinPeakHeight. There are no data points greater than MinPeakHeight. </w:t>
      </w:r>
    </w:p>
    <w:p w14:paraId="63C6A5D2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>&gt; In findpeaks&gt;removePeaksBelowMinPeakHeight (line 516)</w:t>
      </w:r>
    </w:p>
    <w:p w14:paraId="56D44513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findpeaks (line 147)</w:t>
      </w:r>
    </w:p>
    <w:p w14:paraId="286AD74D" w14:textId="77777777" w:rsidR="00645922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25D25FF1" w14:textId="31B2396A" w:rsidR="00645922" w:rsidRPr="00E53148" w:rsidRDefault="00645922" w:rsidP="00645922">
      <w:r>
        <w:t>- t</w:t>
      </w:r>
      <w:r w:rsidRPr="00E53148">
        <w:t>his can safely be ignored</w:t>
      </w:r>
      <w:r>
        <w:t>, as it indicates that there was no measurable reflection (which is possible)</w:t>
      </w:r>
      <w:r w:rsidRPr="00E53148">
        <w:t>.</w:t>
      </w:r>
      <w:r>
        <w:t xml:space="preserve"> Note the example shown is from the Spygmocor version of this script so differs in some aspect from the anticipated message for BP+ version. </w:t>
      </w:r>
    </w:p>
    <w:p w14:paraId="1BF1669D" w14:textId="6E82DA8B" w:rsidR="00B71DE2" w:rsidRDefault="00B71DE2" w:rsidP="00B52FE2">
      <w:pPr>
        <w:pStyle w:val="Heading1"/>
        <w:rPr>
          <w:rFonts w:ascii="Arial Nova" w:hAnsi="Arial Nova"/>
        </w:rPr>
      </w:pPr>
      <w:bookmarkStart w:id="6" w:name="_Toc34491236"/>
      <w:r w:rsidRPr="00CE6D1F">
        <w:rPr>
          <w:rFonts w:ascii="Arial Nova" w:hAnsi="Arial Nova"/>
        </w:rPr>
        <w:t>Data dictionary</w:t>
      </w:r>
      <w:bookmarkEnd w:id="6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r w:rsidRPr="009A2D2A">
              <w:t>re_file</w:t>
            </w:r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r w:rsidRPr="009A2D2A">
              <w:t>re_basbp</w:t>
            </w:r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r w:rsidRPr="009A2D2A">
              <w:t>re_tbasbp</w:t>
            </w:r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r w:rsidRPr="009A2D2A">
              <w:t>re_minp</w:t>
            </w:r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r w:rsidRPr="009A2D2A">
              <w:t>re_intaopr</w:t>
            </w:r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r w:rsidRPr="009A2D2A">
              <w:t>re_maxaopr</w:t>
            </w:r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r w:rsidRPr="009A2D2A">
              <w:t>re_tmaxaopr</w:t>
            </w:r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r w:rsidRPr="009A2D2A">
              <w:t>re_intaoprlessdbp</w:t>
            </w:r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64A3BDD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</w:p>
        </w:tc>
        <w:tc>
          <w:tcPr>
            <w:tcW w:w="2551" w:type="dxa"/>
          </w:tcPr>
          <w:p w14:paraId="5FFB9668" w14:textId="038E045E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r w:rsidRPr="009A2D2A">
              <w:t>re_sam_rate</w:t>
            </w:r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r w:rsidRPr="009A2D2A">
              <w:t>re_intaoxsp</w:t>
            </w:r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r w:rsidRPr="009A2D2A">
              <w:t>re_maxaoxsp</w:t>
            </w:r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r w:rsidRPr="009A2D2A">
              <w:t>re_tmaxaoxsp</w:t>
            </w:r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lastRenderedPageBreak/>
              <w:t>re_tn</w:t>
            </w:r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-dp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r>
              <w:rPr>
                <w:sz w:val="22"/>
              </w:rPr>
              <w:t>re_aosevr</w:t>
            </w:r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basevr</w:t>
            </w:r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quality</w:t>
            </w:r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34491237"/>
      <w:r w:rsidRPr="00CE6D1F">
        <w:rPr>
          <w:rFonts w:ascii="Arial Nova" w:hAnsi="Arial Nova"/>
        </w:rPr>
        <w:lastRenderedPageBreak/>
        <w:t>References</w:t>
      </w:r>
      <w:bookmarkEnd w:id="7"/>
    </w:p>
    <w:p w14:paraId="4364BA3D" w14:textId="77777777" w:rsidR="001A1AC0" w:rsidRPr="001A1AC0" w:rsidRDefault="008C68DE" w:rsidP="001A1AC0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A1AC0" w:rsidRPr="001A1AC0">
        <w:t>1.</w:t>
      </w:r>
      <w:r w:rsidR="001A1AC0" w:rsidRPr="001A1AC0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A1AC0" w:rsidRPr="001A1AC0">
        <w:rPr>
          <w:i/>
        </w:rPr>
        <w:t>Hypertension</w:t>
      </w:r>
      <w:r w:rsidR="001A1AC0" w:rsidRPr="001A1AC0">
        <w:t xml:space="preserve"> 2014; </w:t>
      </w:r>
      <w:r w:rsidR="001A1AC0" w:rsidRPr="001A1AC0">
        <w:rPr>
          <w:b/>
        </w:rPr>
        <w:t>64</w:t>
      </w:r>
      <w:r w:rsidR="001A1AC0" w:rsidRPr="001A1AC0">
        <w:t>(1): 60-8.</w:t>
      </w:r>
    </w:p>
    <w:p w14:paraId="44AD1015" w14:textId="77777777" w:rsidR="001A1AC0" w:rsidRPr="001A1AC0" w:rsidRDefault="001A1AC0" w:rsidP="001A1AC0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24C548E2" w14:textId="77777777" w:rsidR="001A1AC0" w:rsidRPr="001A1AC0" w:rsidRDefault="001A1AC0" w:rsidP="001A1AC0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250B0D20" w14:textId="77777777" w:rsidR="001A1AC0" w:rsidRPr="001A1AC0" w:rsidRDefault="001A1AC0" w:rsidP="001A1AC0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24EF1CB4" w14:textId="77777777" w:rsidR="001A1AC0" w:rsidRPr="001A1AC0" w:rsidRDefault="001A1AC0" w:rsidP="001A1AC0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1F64D510" w14:textId="77777777" w:rsidR="001A1AC0" w:rsidRPr="001A1AC0" w:rsidRDefault="001A1AC0" w:rsidP="001A1AC0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36546396" w14:textId="49997686" w:rsidR="000B22E6" w:rsidRPr="00CE6D1F" w:rsidRDefault="008C68DE" w:rsidP="000B22E6">
      <w:r w:rsidRPr="00CE6D1F">
        <w:fldChar w:fldCharType="end"/>
      </w:r>
    </w:p>
    <w:sectPr w:rsidR="000B22E6" w:rsidRPr="00CE6D1F" w:rsidSect="006F7DBA">
      <w:footerReference w:type="default" r:id="rId18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25C8D5" w14:textId="77777777" w:rsidR="006F7DBA" w:rsidRDefault="006F7DBA" w:rsidP="00925BCA">
      <w:pPr>
        <w:spacing w:after="0" w:line="240" w:lineRule="auto"/>
      </w:pPr>
      <w:r>
        <w:separator/>
      </w:r>
    </w:p>
  </w:endnote>
  <w:endnote w:type="continuationSeparator" w:id="0">
    <w:p w14:paraId="4FE8A381" w14:textId="77777777" w:rsidR="006F7DBA" w:rsidRDefault="006F7DBA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charset w:val="00"/>
    <w:family w:val="swiss"/>
    <w:pitch w:val="variable"/>
    <w:sig w:usb0="0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BFC813" w14:textId="77777777" w:rsidR="006F7DBA" w:rsidRDefault="006F7DBA" w:rsidP="00925BCA">
      <w:pPr>
        <w:spacing w:after="0" w:line="240" w:lineRule="auto"/>
      </w:pPr>
      <w:r>
        <w:separator/>
      </w:r>
    </w:p>
  </w:footnote>
  <w:footnote w:type="continuationSeparator" w:id="0">
    <w:p w14:paraId="6E46168F" w14:textId="77777777" w:rsidR="006F7DBA" w:rsidRDefault="006F7DBA" w:rsidP="00925BCA">
      <w:pPr>
        <w:spacing w:after="0" w:line="240" w:lineRule="auto"/>
      </w:pPr>
      <w:r>
        <w:continuationSeparator/>
      </w:r>
    </w:p>
  </w:footnote>
  <w:footnote w:id="1">
    <w:p w14:paraId="2994EC0E" w14:textId="46055552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C:\BPPdata doesn’t exist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1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8BD"/>
    <w:rsid w:val="0002481F"/>
    <w:rsid w:val="00025F83"/>
    <w:rsid w:val="00040781"/>
    <w:rsid w:val="00044CFB"/>
    <w:rsid w:val="0007073C"/>
    <w:rsid w:val="000B137C"/>
    <w:rsid w:val="000B22E6"/>
    <w:rsid w:val="000B2D56"/>
    <w:rsid w:val="000B719F"/>
    <w:rsid w:val="000D563A"/>
    <w:rsid w:val="000D7077"/>
    <w:rsid w:val="00147C43"/>
    <w:rsid w:val="00181000"/>
    <w:rsid w:val="001A1AC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B01F4"/>
    <w:rsid w:val="003D02F4"/>
    <w:rsid w:val="003D3255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45922"/>
    <w:rsid w:val="00691735"/>
    <w:rsid w:val="006E1BC5"/>
    <w:rsid w:val="006F7DBA"/>
    <w:rsid w:val="007434CC"/>
    <w:rsid w:val="00782C79"/>
    <w:rsid w:val="007E0098"/>
    <w:rsid w:val="007F4994"/>
    <w:rsid w:val="00840772"/>
    <w:rsid w:val="00847E9E"/>
    <w:rsid w:val="008C68DE"/>
    <w:rsid w:val="00925BCA"/>
    <w:rsid w:val="00951DB5"/>
    <w:rsid w:val="00954DF3"/>
    <w:rsid w:val="00957934"/>
    <w:rsid w:val="009D2E83"/>
    <w:rsid w:val="00A1198C"/>
    <w:rsid w:val="00A65850"/>
    <w:rsid w:val="00B30660"/>
    <w:rsid w:val="00B34305"/>
    <w:rsid w:val="00B357AE"/>
    <w:rsid w:val="00B52FE2"/>
    <w:rsid w:val="00B71DE2"/>
    <w:rsid w:val="00B73095"/>
    <w:rsid w:val="00B76AC3"/>
    <w:rsid w:val="00B907C1"/>
    <w:rsid w:val="00BA37C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D5CF3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EF45EF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3.jpeg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2.jpeg"/><Relationship Id="rId17" Type="http://schemas.openxmlformats.org/officeDocument/2006/relationships/hyperlink" Target="https://doi.org/10.1101/2020.01.22.20018457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5" Type="http://schemas.openxmlformats.org/officeDocument/2006/relationships/image" Target="media/image5.jpeg"/><Relationship Id="rId10" Type="http://schemas.openxmlformats.org/officeDocument/2006/relationships/hyperlink" Target="https://github.com/adh30/Sphygmocor-Reservoir" TargetMode="Externa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3" ma:contentTypeDescription="Create a new document." ma:contentTypeScope="" ma:versionID="7471d6f364487719ad21f59b8c856174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a8070aec3de8c8c735e44a944ced19f3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8162B4F-57EA-45F6-A97C-6DF19AC204D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8</Pages>
  <Words>1684</Words>
  <Characters>9599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11</cp:revision>
  <dcterms:created xsi:type="dcterms:W3CDTF">2020-03-07T16:15:00Z</dcterms:created>
  <dcterms:modified xsi:type="dcterms:W3CDTF">2024-04-11T1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